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568933" w14:textId="5064F471" w:rsidR="006C40F0" w:rsidRPr="005C10D8" w:rsidRDefault="005C10D8" w:rsidP="00E07EB1">
      <w:pPr>
        <w:jc w:val="center"/>
        <w:rPr>
          <w:rFonts w:ascii="Helvetica" w:hAnsi="Helvetica"/>
        </w:rPr>
      </w:pPr>
      <w:r w:rsidRPr="005C10D8">
        <w:rPr>
          <w:rFonts w:ascii="Helvetica" w:hAnsi="Helvetica"/>
        </w:rPr>
        <w:t>Table S1. Strains used in this study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2340"/>
        <w:gridCol w:w="1800"/>
        <w:gridCol w:w="1800"/>
        <w:gridCol w:w="1890"/>
      </w:tblGrid>
      <w:tr w:rsidR="00117270" w:rsidRPr="005C10D8" w14:paraId="02ED140C" w14:textId="77777777" w:rsidTr="00911D35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26F945A" w14:textId="3F2EB151" w:rsidR="00E153AA" w:rsidRPr="005C10D8" w:rsidRDefault="00E153AA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Strain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0D9B04E2" w14:textId="3BC9C7CA" w:rsidR="00E153AA" w:rsidRPr="005C10D8" w:rsidRDefault="00E153AA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Karyotype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1B5A3C22" w14:textId="71438DAD" w:rsidR="00FB1067" w:rsidRDefault="00FB1067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Significance of</w:t>
            </w:r>
          </w:p>
          <w:p w14:paraId="32868DE7" w14:textId="33E2B583" w:rsidR="00E153AA" w:rsidRPr="005C10D8" w:rsidRDefault="00E153AA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Fitness</w:t>
            </w:r>
            <w:r w:rsidR="00FB1067">
              <w:rPr>
                <w:rFonts w:ascii="Helvetica" w:hAnsi="Helvetica"/>
              </w:rPr>
              <w:t xml:space="preserve"> loss</w:t>
            </w:r>
            <w:r w:rsidRPr="00E153AA">
              <w:rPr>
                <w:rFonts w:ascii="Helvetica" w:hAnsi="Helvetica"/>
                <w:vertAlign w:val="superscript"/>
              </w:rPr>
              <w:t>#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6C0B7985" w14:textId="53B355E2" w:rsidR="00E153AA" w:rsidRPr="005C10D8" w:rsidRDefault="00E153AA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Drug</w:t>
            </w:r>
            <w:r w:rsidR="00803655">
              <w:rPr>
                <w:rFonts w:ascii="Helvetica" w:hAnsi="Helvetica"/>
              </w:rPr>
              <w:t xml:space="preserve"> used for selection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F1710D2" w14:textId="2A581E78" w:rsidR="00E153AA" w:rsidRPr="005C10D8" w:rsidRDefault="00E153AA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Source</w:t>
            </w:r>
          </w:p>
        </w:tc>
      </w:tr>
      <w:tr w:rsidR="00117270" w:rsidRPr="005C10D8" w14:paraId="7E9CC190" w14:textId="77777777" w:rsidTr="00911D35">
        <w:trPr>
          <w:jc w:val="center"/>
        </w:trPr>
        <w:tc>
          <w:tcPr>
            <w:tcW w:w="1530" w:type="dxa"/>
            <w:tcBorders>
              <w:top w:val="single" w:sz="4" w:space="0" w:color="auto"/>
            </w:tcBorders>
          </w:tcPr>
          <w:p w14:paraId="5C26B5F9" w14:textId="4E4BD620" w:rsidR="00E153AA" w:rsidRPr="005C10D8" w:rsidRDefault="00E153AA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SC5314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541FF257" w14:textId="398C8F11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Euploid</w:t>
            </w:r>
            <w:r>
              <w:rPr>
                <w:rFonts w:ascii="Helvetica" w:hAnsi="Helvetica"/>
              </w:rPr>
              <w:t>; Diploid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3B14FC8E" w14:textId="77777777" w:rsidR="00E153AA" w:rsidRPr="005C10D8" w:rsidRDefault="00E153AA">
            <w:pPr>
              <w:rPr>
                <w:rFonts w:ascii="Helvetica" w:hAnsi="Helvetica"/>
              </w:rPr>
            </w:pP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6E43912B" w14:textId="6EFEABE2" w:rsidR="00E153AA" w:rsidRPr="005C10D8" w:rsidRDefault="00E153AA">
            <w:pPr>
              <w:rPr>
                <w:rFonts w:ascii="Helvetica" w:hAnsi="Helvetica"/>
              </w:rPr>
            </w:pP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68A0DF20" w14:textId="5B2E7E07" w:rsidR="00E153AA" w:rsidRPr="005C10D8" w:rsidRDefault="00911D35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ADDIN EN.CITE &lt;EndNote&gt;&lt;Cite&gt;&lt;Author&gt;Noble&lt;/Author&gt;&lt;Year&gt;2005&lt;/Year&gt;&lt;RecNum&gt;652&lt;/RecNum&gt;&lt;DisplayText&gt;(&lt;style face="smallcaps"&gt;Noble and Johnson&lt;/style&gt; 2005)&lt;/DisplayText&gt;&lt;record&gt;&lt;rec-number&gt;652&lt;/rec-number&gt;&lt;foreign-keys&gt;&lt;key app="EN" db-id="255eavxrk2fxame9wraxdppdedpt0e29dx2s" timestamp="1617046158"&gt;652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Strains and strategies for large-scale gene deletion studies of the diploid human fungal pathogen Candida albicans&lt;/title&gt;&lt;secondary-title&gt;Eukaryot Cell&lt;/secondary-title&gt;&lt;/titles&gt;&lt;periodical&gt;&lt;full-title&gt;Eukaryot Cell&lt;/full-title&gt;&lt;/periodical&gt;&lt;pages&gt;298-309&lt;/pages&gt;&lt;volume&gt;4&lt;/volume&gt;&lt;number&gt;2&lt;/number&gt;&lt;edition&gt;2005/02/11&lt;/edition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isbn&gt;1535-9778 (Print)&amp;#xD;1535-9786 (Linking)&lt;/isbn&gt;&lt;accession-num&gt;15701792&lt;/accession-num&gt;&lt;urls&gt;&lt;related-urls&gt;&lt;url&gt;https://www.ncbi.nlm.nih.gov/pubmed/15701792&lt;/url&gt;&lt;/related-urls&gt;&lt;/urls&gt;&lt;custom2&gt;PMC549318&lt;/custom2&gt;&lt;electronic-resource-num&gt;10.1128/EC.4.2.298-309.2005&lt;/electronic-resource-num&gt;&lt;/record&gt;&lt;/Cite&gt;&lt;/EndNote&gt;</w:instrText>
            </w:r>
            <w:r>
              <w:rPr>
                <w:rFonts w:ascii="Helvetica" w:hAnsi="Helvetica"/>
              </w:rPr>
              <w:fldChar w:fldCharType="separate"/>
            </w:r>
            <w:r>
              <w:rPr>
                <w:rFonts w:ascii="Helvetica" w:hAnsi="Helvetica"/>
                <w:noProof/>
              </w:rPr>
              <w:t>(</w:t>
            </w:r>
            <w:r w:rsidRPr="00911D35">
              <w:rPr>
                <w:rFonts w:ascii="Helvetica" w:hAnsi="Helvetica"/>
                <w:smallCaps/>
                <w:noProof/>
              </w:rPr>
              <w:t>Noble and Johnson</w:t>
            </w:r>
            <w:r>
              <w:rPr>
                <w:rFonts w:ascii="Helvetica" w:hAnsi="Helvetica"/>
                <w:noProof/>
              </w:rPr>
              <w:t xml:space="preserve"> 2005)</w:t>
            </w:r>
            <w:r>
              <w:rPr>
                <w:rFonts w:ascii="Helvetica" w:hAnsi="Helvetica"/>
              </w:rPr>
              <w:fldChar w:fldCharType="end"/>
            </w:r>
          </w:p>
        </w:tc>
      </w:tr>
      <w:tr w:rsidR="00117270" w:rsidRPr="005C10D8" w14:paraId="1321F75C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5EBAA394" w14:textId="5FA42F58" w:rsidR="00E153AA" w:rsidRPr="00E07EB1" w:rsidRDefault="00E153AA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74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39223EC1" w14:textId="203F2D1D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1x3 (AA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6CC6C214" w14:textId="218D078A" w:rsidR="00E153AA" w:rsidRPr="00E07EB1" w:rsidRDefault="00E153AA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733FAE78" w14:textId="2F29AC61" w:rsidR="00E153AA" w:rsidRPr="00E07EB1" w:rsidRDefault="00E153AA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Flucytosine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71CE51B8" w14:textId="4B70B222" w:rsidR="00E153AA" w:rsidRPr="00E07EB1" w:rsidRDefault="00E153AA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1705E5E6" w14:textId="77777777" w:rsidTr="00911D35">
        <w:trPr>
          <w:jc w:val="center"/>
        </w:trPr>
        <w:tc>
          <w:tcPr>
            <w:tcW w:w="1530" w:type="dxa"/>
          </w:tcPr>
          <w:p w14:paraId="191B2D1C" w14:textId="06DB3708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75</w:t>
            </w:r>
          </w:p>
        </w:tc>
        <w:tc>
          <w:tcPr>
            <w:tcW w:w="2340" w:type="dxa"/>
          </w:tcPr>
          <w:p w14:paraId="429E56DA" w14:textId="05CABCDD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1x3 (ABB)</w:t>
            </w:r>
          </w:p>
        </w:tc>
        <w:tc>
          <w:tcPr>
            <w:tcW w:w="1800" w:type="dxa"/>
          </w:tcPr>
          <w:p w14:paraId="302563F7" w14:textId="1B9DF6AE" w:rsidR="00E153AA" w:rsidRPr="005C10D8" w:rsidRDefault="00E153AA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</w:tcPr>
          <w:p w14:paraId="605DD9DA" w14:textId="201065FD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Flucytosine</w:t>
            </w:r>
          </w:p>
        </w:tc>
        <w:tc>
          <w:tcPr>
            <w:tcW w:w="1890" w:type="dxa"/>
          </w:tcPr>
          <w:p w14:paraId="4F76AE34" w14:textId="7CD1D5AA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5F9A7858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58515656" w14:textId="32935C13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76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4369FA68" w14:textId="433665E0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2x3 (AA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2812501E" w14:textId="76083295" w:rsidR="00E153AA" w:rsidRPr="00E07EB1" w:rsidRDefault="00E153AA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1AA0AA40" w14:textId="2578D865" w:rsidR="00E153AA" w:rsidRPr="00E07EB1" w:rsidRDefault="00E153AA" w:rsidP="005C10D8">
            <w:pPr>
              <w:rPr>
                <w:rFonts w:ascii="Helvetica" w:hAnsi="Helvetica"/>
              </w:rPr>
            </w:pPr>
            <w:proofErr w:type="spellStart"/>
            <w:r w:rsidRPr="00E07EB1">
              <w:rPr>
                <w:rFonts w:ascii="Helvetica" w:hAnsi="Helvetica"/>
              </w:rPr>
              <w:t>Caspofungin</w:t>
            </w:r>
            <w:proofErr w:type="spellEnd"/>
          </w:p>
        </w:tc>
        <w:tc>
          <w:tcPr>
            <w:tcW w:w="1890" w:type="dxa"/>
            <w:shd w:val="clear" w:color="auto" w:fill="D9D9D9" w:themeFill="background1" w:themeFillShade="D9"/>
          </w:tcPr>
          <w:p w14:paraId="53B84777" w14:textId="18FEC47C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375BDBFB" w14:textId="77777777" w:rsidTr="00911D35">
        <w:trPr>
          <w:jc w:val="center"/>
        </w:trPr>
        <w:tc>
          <w:tcPr>
            <w:tcW w:w="1530" w:type="dxa"/>
          </w:tcPr>
          <w:p w14:paraId="4407B92F" w14:textId="18CE69A5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77</w:t>
            </w:r>
          </w:p>
        </w:tc>
        <w:tc>
          <w:tcPr>
            <w:tcW w:w="2340" w:type="dxa"/>
          </w:tcPr>
          <w:p w14:paraId="77582B85" w14:textId="297EAB9E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2x3 (ABB)</w:t>
            </w:r>
          </w:p>
        </w:tc>
        <w:tc>
          <w:tcPr>
            <w:tcW w:w="1800" w:type="dxa"/>
          </w:tcPr>
          <w:p w14:paraId="2C256CCB" w14:textId="3389654E" w:rsidR="00E153AA" w:rsidRPr="005C10D8" w:rsidRDefault="00E153AA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</w:tcPr>
          <w:p w14:paraId="1C32D543" w14:textId="619855EE" w:rsidR="00E153AA" w:rsidRPr="005C10D8" w:rsidRDefault="00E153AA" w:rsidP="005C10D8">
            <w:pPr>
              <w:rPr>
                <w:rFonts w:ascii="Helvetica" w:hAnsi="Helvetica"/>
              </w:rPr>
            </w:pPr>
            <w:proofErr w:type="spellStart"/>
            <w:r w:rsidRPr="005C10D8">
              <w:rPr>
                <w:rFonts w:ascii="Helvetica" w:hAnsi="Helvetica"/>
              </w:rPr>
              <w:t>Caspofungin</w:t>
            </w:r>
            <w:proofErr w:type="spellEnd"/>
          </w:p>
        </w:tc>
        <w:tc>
          <w:tcPr>
            <w:tcW w:w="1890" w:type="dxa"/>
          </w:tcPr>
          <w:p w14:paraId="0C8A794B" w14:textId="00C487EA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59BAEBC3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5A130CB1" w14:textId="3EEB3155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78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27DABA58" w14:textId="0F2F99D2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2x4 (A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43EF4C66" w14:textId="39003FD2" w:rsidR="00E153AA" w:rsidRPr="00E07EB1" w:rsidRDefault="00E153AA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6C615EA9" w14:textId="32CB7FB7" w:rsidR="00E153AA" w:rsidRPr="00E07EB1" w:rsidRDefault="00E153AA" w:rsidP="005C10D8">
            <w:pPr>
              <w:rPr>
                <w:rFonts w:ascii="Helvetica" w:hAnsi="Helvetica"/>
              </w:rPr>
            </w:pPr>
            <w:proofErr w:type="spellStart"/>
            <w:r w:rsidRPr="00E07EB1">
              <w:rPr>
                <w:rFonts w:ascii="Helvetica" w:hAnsi="Helvetica"/>
              </w:rPr>
              <w:t>Caspofungin</w:t>
            </w:r>
            <w:proofErr w:type="spellEnd"/>
          </w:p>
        </w:tc>
        <w:tc>
          <w:tcPr>
            <w:tcW w:w="1890" w:type="dxa"/>
            <w:shd w:val="clear" w:color="auto" w:fill="D9D9D9" w:themeFill="background1" w:themeFillShade="D9"/>
          </w:tcPr>
          <w:p w14:paraId="0D2B85DB" w14:textId="0E9EDEB3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2DD183EE" w14:textId="77777777" w:rsidTr="00911D35">
        <w:trPr>
          <w:jc w:val="center"/>
        </w:trPr>
        <w:tc>
          <w:tcPr>
            <w:tcW w:w="1530" w:type="dxa"/>
          </w:tcPr>
          <w:p w14:paraId="72F3836F" w14:textId="5563BFFC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79</w:t>
            </w:r>
          </w:p>
        </w:tc>
        <w:tc>
          <w:tcPr>
            <w:tcW w:w="2340" w:type="dxa"/>
          </w:tcPr>
          <w:p w14:paraId="0306333D" w14:textId="5103590B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3x3 (AAB)</w:t>
            </w:r>
          </w:p>
        </w:tc>
        <w:tc>
          <w:tcPr>
            <w:tcW w:w="1800" w:type="dxa"/>
          </w:tcPr>
          <w:p w14:paraId="55921E76" w14:textId="1A8BA06C" w:rsidR="00E153AA" w:rsidRPr="005C10D8" w:rsidRDefault="001B60D4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</w:tcPr>
          <w:p w14:paraId="41582113" w14:textId="4E52B261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Brefeldin A</w:t>
            </w:r>
          </w:p>
        </w:tc>
        <w:tc>
          <w:tcPr>
            <w:tcW w:w="1890" w:type="dxa"/>
          </w:tcPr>
          <w:p w14:paraId="1FE84CA8" w14:textId="7FD21F77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576ABA9C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59BF0319" w14:textId="4EA26923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0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0FE6B46C" w14:textId="32A658B2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3x3 (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6EE48C35" w14:textId="41BDA94D" w:rsidR="00E153AA" w:rsidRPr="00E07EB1" w:rsidRDefault="001B60D4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5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43CC0731" w14:textId="61A76BEF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Brefeldin A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20A43AA6" w14:textId="3B0E048A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76C2FF8F" w14:textId="77777777" w:rsidTr="00911D35">
        <w:trPr>
          <w:jc w:val="center"/>
        </w:trPr>
        <w:tc>
          <w:tcPr>
            <w:tcW w:w="1530" w:type="dxa"/>
          </w:tcPr>
          <w:p w14:paraId="3485D760" w14:textId="1C933F28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81</w:t>
            </w:r>
          </w:p>
        </w:tc>
        <w:tc>
          <w:tcPr>
            <w:tcW w:w="2340" w:type="dxa"/>
          </w:tcPr>
          <w:p w14:paraId="0DA45C83" w14:textId="22A1D461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4x3 (AAB)</w:t>
            </w:r>
          </w:p>
        </w:tc>
        <w:tc>
          <w:tcPr>
            <w:tcW w:w="1800" w:type="dxa"/>
          </w:tcPr>
          <w:p w14:paraId="4E1735A2" w14:textId="190F56F4" w:rsidR="00E153AA" w:rsidRPr="005C10D8" w:rsidRDefault="001B60D4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5</w:t>
            </w:r>
          </w:p>
        </w:tc>
        <w:tc>
          <w:tcPr>
            <w:tcW w:w="1800" w:type="dxa"/>
          </w:tcPr>
          <w:p w14:paraId="07D29D99" w14:textId="50E3CC08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Ketoconazole</w:t>
            </w:r>
          </w:p>
        </w:tc>
        <w:tc>
          <w:tcPr>
            <w:tcW w:w="1890" w:type="dxa"/>
          </w:tcPr>
          <w:p w14:paraId="757DD0DF" w14:textId="23D0FE5F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24FA0D19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31D2F73A" w14:textId="5FBEE43D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2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056343AA" w14:textId="21A02B7A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4x3 (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77E8B308" w14:textId="7C87972B" w:rsidR="00E153AA" w:rsidRPr="00E07EB1" w:rsidRDefault="001B60D4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5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0438A9A1" w14:textId="6B7162D0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Ketoconazole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4C279132" w14:textId="23BB4CFE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6CF0A75D" w14:textId="77777777" w:rsidTr="00911D35">
        <w:trPr>
          <w:jc w:val="center"/>
        </w:trPr>
        <w:tc>
          <w:tcPr>
            <w:tcW w:w="1530" w:type="dxa"/>
          </w:tcPr>
          <w:p w14:paraId="27D53B12" w14:textId="6F6B7F38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83</w:t>
            </w:r>
          </w:p>
        </w:tc>
        <w:tc>
          <w:tcPr>
            <w:tcW w:w="2340" w:type="dxa"/>
          </w:tcPr>
          <w:p w14:paraId="3A47E3DA" w14:textId="6CDBB336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5x1 (A)</w:t>
            </w:r>
          </w:p>
        </w:tc>
        <w:tc>
          <w:tcPr>
            <w:tcW w:w="1800" w:type="dxa"/>
          </w:tcPr>
          <w:p w14:paraId="0614FF0C" w14:textId="0A6FE3D8" w:rsidR="00E153AA" w:rsidRPr="005C10D8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</w:tcPr>
          <w:p w14:paraId="294EC29D" w14:textId="35292248" w:rsidR="00E153AA" w:rsidRPr="005C10D8" w:rsidRDefault="00E153AA" w:rsidP="005C10D8">
            <w:pPr>
              <w:rPr>
                <w:rFonts w:ascii="Helvetica" w:hAnsi="Helvetica"/>
              </w:rPr>
            </w:pPr>
            <w:proofErr w:type="spellStart"/>
            <w:r w:rsidRPr="005C10D8">
              <w:rPr>
                <w:rFonts w:ascii="Helvetica" w:hAnsi="Helvetica"/>
              </w:rPr>
              <w:t>Caspofungin</w:t>
            </w:r>
            <w:proofErr w:type="spellEnd"/>
          </w:p>
        </w:tc>
        <w:tc>
          <w:tcPr>
            <w:tcW w:w="1890" w:type="dxa"/>
          </w:tcPr>
          <w:p w14:paraId="72FCF284" w14:textId="638574E1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389D6E50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67518CE6" w14:textId="34344249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4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3E9745F8" w14:textId="22739237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5x1 (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1FF0078F" w14:textId="01848294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2D70EF2C" w14:textId="6E892F7F" w:rsidR="00E153AA" w:rsidRPr="00E07EB1" w:rsidRDefault="00E153AA" w:rsidP="005C10D8">
            <w:pPr>
              <w:rPr>
                <w:rFonts w:ascii="Helvetica" w:hAnsi="Helvetica"/>
              </w:rPr>
            </w:pPr>
            <w:proofErr w:type="spellStart"/>
            <w:r w:rsidRPr="00E07EB1">
              <w:rPr>
                <w:rFonts w:ascii="Helvetica" w:hAnsi="Helvetica"/>
              </w:rPr>
              <w:t>Caspofungin</w:t>
            </w:r>
            <w:proofErr w:type="spellEnd"/>
          </w:p>
        </w:tc>
        <w:tc>
          <w:tcPr>
            <w:tcW w:w="1890" w:type="dxa"/>
            <w:shd w:val="clear" w:color="auto" w:fill="D9D9D9" w:themeFill="background1" w:themeFillShade="D9"/>
          </w:tcPr>
          <w:p w14:paraId="4C6422F2" w14:textId="11E1B5F5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6187B9C5" w14:textId="77777777" w:rsidTr="00911D35">
        <w:trPr>
          <w:jc w:val="center"/>
        </w:trPr>
        <w:tc>
          <w:tcPr>
            <w:tcW w:w="1530" w:type="dxa"/>
          </w:tcPr>
          <w:p w14:paraId="0A9DC915" w14:textId="484C4850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85</w:t>
            </w:r>
          </w:p>
        </w:tc>
        <w:tc>
          <w:tcPr>
            <w:tcW w:w="2340" w:type="dxa"/>
          </w:tcPr>
          <w:p w14:paraId="6237F22F" w14:textId="1753FE3C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5x3 (AAB)</w:t>
            </w:r>
          </w:p>
        </w:tc>
        <w:tc>
          <w:tcPr>
            <w:tcW w:w="1800" w:type="dxa"/>
          </w:tcPr>
          <w:p w14:paraId="0DD7EBEC" w14:textId="7E3D8744" w:rsidR="00E153AA" w:rsidRPr="005C10D8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gt;0.05</w:t>
            </w:r>
          </w:p>
        </w:tc>
        <w:tc>
          <w:tcPr>
            <w:tcW w:w="1800" w:type="dxa"/>
          </w:tcPr>
          <w:p w14:paraId="31553904" w14:textId="565ECC7E" w:rsidR="00E153AA" w:rsidRPr="005C10D8" w:rsidRDefault="00E153AA" w:rsidP="005C10D8">
            <w:pPr>
              <w:rPr>
                <w:rFonts w:ascii="Helvetica" w:hAnsi="Helvetica"/>
              </w:rPr>
            </w:pPr>
            <w:proofErr w:type="spellStart"/>
            <w:r w:rsidRPr="005C10D8">
              <w:rPr>
                <w:rFonts w:ascii="Helvetica" w:hAnsi="Helvetica"/>
              </w:rPr>
              <w:t>Aureobasidin</w:t>
            </w:r>
            <w:proofErr w:type="spellEnd"/>
            <w:r w:rsidRPr="005C10D8">
              <w:rPr>
                <w:rFonts w:ascii="Helvetica" w:hAnsi="Helvetica"/>
              </w:rPr>
              <w:t xml:space="preserve"> A</w:t>
            </w:r>
          </w:p>
        </w:tc>
        <w:tc>
          <w:tcPr>
            <w:tcW w:w="1890" w:type="dxa"/>
          </w:tcPr>
          <w:p w14:paraId="1752E0D3" w14:textId="1B0E1FCB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697DD246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2EEEA078" w14:textId="6FA6D9DB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6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138EF6A2" w14:textId="0C4D10C0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5x4 (A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3A28D884" w14:textId="197B29C7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5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1D0E4B48" w14:textId="2F8270A9" w:rsidR="00E153AA" w:rsidRPr="00E07EB1" w:rsidRDefault="00E153AA" w:rsidP="005C10D8">
            <w:pPr>
              <w:rPr>
                <w:rFonts w:ascii="Helvetica" w:hAnsi="Helvetica"/>
              </w:rPr>
            </w:pPr>
            <w:proofErr w:type="spellStart"/>
            <w:r w:rsidRPr="00E07EB1">
              <w:rPr>
                <w:rFonts w:ascii="Helvetica" w:hAnsi="Helvetica"/>
              </w:rPr>
              <w:t>Aureobasdin</w:t>
            </w:r>
            <w:proofErr w:type="spellEnd"/>
            <w:r w:rsidRPr="00E07EB1">
              <w:rPr>
                <w:rFonts w:ascii="Helvetica" w:hAnsi="Helvetica"/>
              </w:rPr>
              <w:t xml:space="preserve"> A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6E9872ED" w14:textId="07E67389" w:rsidR="00E153AA" w:rsidRPr="005C10D8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677682C2" w14:textId="77777777" w:rsidTr="00911D35">
        <w:trPr>
          <w:jc w:val="center"/>
        </w:trPr>
        <w:tc>
          <w:tcPr>
            <w:tcW w:w="1530" w:type="dxa"/>
          </w:tcPr>
          <w:p w14:paraId="1AF8C217" w14:textId="045B576D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YJB T-3887</w:t>
            </w:r>
          </w:p>
        </w:tc>
        <w:tc>
          <w:tcPr>
            <w:tcW w:w="2340" w:type="dxa"/>
          </w:tcPr>
          <w:p w14:paraId="543AAD18" w14:textId="03885E22" w:rsidR="00E153AA" w:rsidRPr="005C10D8" w:rsidRDefault="00E153AA" w:rsidP="00117270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Chr6x3 (AAB)</w:t>
            </w:r>
          </w:p>
        </w:tc>
        <w:tc>
          <w:tcPr>
            <w:tcW w:w="1800" w:type="dxa"/>
          </w:tcPr>
          <w:p w14:paraId="43AF7DDF" w14:textId="2CBD3FF4" w:rsidR="00E153AA" w:rsidRPr="005C10D8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gt;0.05</w:t>
            </w:r>
          </w:p>
        </w:tc>
        <w:tc>
          <w:tcPr>
            <w:tcW w:w="1800" w:type="dxa"/>
          </w:tcPr>
          <w:p w14:paraId="43AACF50" w14:textId="4C07009E" w:rsidR="00E153AA" w:rsidRPr="005C10D8" w:rsidRDefault="00E153AA" w:rsidP="005C10D8">
            <w:pPr>
              <w:rPr>
                <w:rFonts w:ascii="Helvetica" w:hAnsi="Helvetica"/>
              </w:rPr>
            </w:pPr>
            <w:proofErr w:type="spellStart"/>
            <w:r w:rsidRPr="005C10D8">
              <w:rPr>
                <w:rFonts w:ascii="Helvetica" w:hAnsi="Helvetica"/>
              </w:rPr>
              <w:t>Myriosin</w:t>
            </w:r>
            <w:proofErr w:type="spellEnd"/>
          </w:p>
        </w:tc>
        <w:tc>
          <w:tcPr>
            <w:tcW w:w="1890" w:type="dxa"/>
          </w:tcPr>
          <w:p w14:paraId="6A0F4928" w14:textId="2EEAF882" w:rsidR="00E153AA" w:rsidRPr="005C10D8" w:rsidRDefault="00E153AA" w:rsidP="005C10D8">
            <w:pPr>
              <w:rPr>
                <w:rFonts w:ascii="Helvetica" w:hAnsi="Helvetica"/>
              </w:rPr>
            </w:pPr>
            <w:r w:rsidRPr="005C10D8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666B8F75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488336A6" w14:textId="05F5D4D2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8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6CD466E7" w14:textId="219003AA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6x3 (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509F106F" w14:textId="734B4802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gt;0.05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520ADC04" w14:textId="3E7CB100" w:rsidR="00E153AA" w:rsidRPr="00E07EB1" w:rsidRDefault="00E153AA" w:rsidP="005C10D8">
            <w:pPr>
              <w:rPr>
                <w:rFonts w:ascii="Helvetica" w:hAnsi="Helvetica"/>
              </w:rPr>
            </w:pPr>
            <w:proofErr w:type="spellStart"/>
            <w:r w:rsidRPr="00E07EB1">
              <w:rPr>
                <w:rFonts w:ascii="Helvetica" w:hAnsi="Helvetica"/>
              </w:rPr>
              <w:t>Myriosin</w:t>
            </w:r>
            <w:proofErr w:type="spellEnd"/>
          </w:p>
        </w:tc>
        <w:tc>
          <w:tcPr>
            <w:tcW w:w="1890" w:type="dxa"/>
            <w:shd w:val="clear" w:color="auto" w:fill="D9D9D9" w:themeFill="background1" w:themeFillShade="D9"/>
          </w:tcPr>
          <w:p w14:paraId="2B7C9BA3" w14:textId="074C4D60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58FF69A8" w14:textId="77777777" w:rsidTr="00911D35">
        <w:trPr>
          <w:jc w:val="center"/>
        </w:trPr>
        <w:tc>
          <w:tcPr>
            <w:tcW w:w="1530" w:type="dxa"/>
          </w:tcPr>
          <w:p w14:paraId="476B7423" w14:textId="62CB6518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89</w:t>
            </w:r>
          </w:p>
        </w:tc>
        <w:tc>
          <w:tcPr>
            <w:tcW w:w="2340" w:type="dxa"/>
          </w:tcPr>
          <w:p w14:paraId="00534D7E" w14:textId="14843595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7x3 (AAB)</w:t>
            </w:r>
          </w:p>
        </w:tc>
        <w:tc>
          <w:tcPr>
            <w:tcW w:w="1800" w:type="dxa"/>
          </w:tcPr>
          <w:p w14:paraId="03A21961" w14:textId="1ACED813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</w:tcPr>
          <w:p w14:paraId="04526BA4" w14:textId="01465E73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Fluconazole</w:t>
            </w:r>
          </w:p>
        </w:tc>
        <w:tc>
          <w:tcPr>
            <w:tcW w:w="1890" w:type="dxa"/>
          </w:tcPr>
          <w:p w14:paraId="16D08808" w14:textId="15410D8E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0F39A260" w14:textId="77777777" w:rsidTr="00911D35">
        <w:trPr>
          <w:jc w:val="center"/>
        </w:trPr>
        <w:tc>
          <w:tcPr>
            <w:tcW w:w="1530" w:type="dxa"/>
            <w:shd w:val="clear" w:color="auto" w:fill="D9D9D9" w:themeFill="background1" w:themeFillShade="D9"/>
          </w:tcPr>
          <w:p w14:paraId="59853691" w14:textId="79B7DAAF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90</w:t>
            </w:r>
          </w:p>
        </w:tc>
        <w:tc>
          <w:tcPr>
            <w:tcW w:w="2340" w:type="dxa"/>
            <w:shd w:val="clear" w:color="auto" w:fill="D9D9D9" w:themeFill="background1" w:themeFillShade="D9"/>
          </w:tcPr>
          <w:p w14:paraId="668B313D" w14:textId="33A86D53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7x3 (ABB)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2B680565" w14:textId="0C440D13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14:paraId="13F26C16" w14:textId="7CB4492C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Fluconazole</w:t>
            </w:r>
          </w:p>
        </w:tc>
        <w:tc>
          <w:tcPr>
            <w:tcW w:w="1890" w:type="dxa"/>
            <w:shd w:val="clear" w:color="auto" w:fill="D9D9D9" w:themeFill="background1" w:themeFillShade="D9"/>
          </w:tcPr>
          <w:p w14:paraId="04ECE5D4" w14:textId="7BB1C478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0AA97484" w14:textId="77777777" w:rsidTr="00911D35">
        <w:trPr>
          <w:jc w:val="center"/>
        </w:trPr>
        <w:tc>
          <w:tcPr>
            <w:tcW w:w="1530" w:type="dxa"/>
          </w:tcPr>
          <w:p w14:paraId="311704BC" w14:textId="3CF05144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91</w:t>
            </w:r>
          </w:p>
        </w:tc>
        <w:tc>
          <w:tcPr>
            <w:tcW w:w="2340" w:type="dxa"/>
          </w:tcPr>
          <w:p w14:paraId="5B1D5B30" w14:textId="6397D246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Rx3 (AAB)</w:t>
            </w:r>
          </w:p>
        </w:tc>
        <w:tc>
          <w:tcPr>
            <w:tcW w:w="1800" w:type="dxa"/>
          </w:tcPr>
          <w:p w14:paraId="33B8129E" w14:textId="14CF8FF5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5</w:t>
            </w:r>
          </w:p>
        </w:tc>
        <w:tc>
          <w:tcPr>
            <w:tcW w:w="1800" w:type="dxa"/>
          </w:tcPr>
          <w:p w14:paraId="09819DC0" w14:textId="50A3B733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Fluconazole</w:t>
            </w:r>
          </w:p>
        </w:tc>
        <w:tc>
          <w:tcPr>
            <w:tcW w:w="1890" w:type="dxa"/>
          </w:tcPr>
          <w:p w14:paraId="104037CD" w14:textId="6DCB1F29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  <w:tr w:rsidR="00117270" w:rsidRPr="005C10D8" w14:paraId="4CA565DF" w14:textId="77777777" w:rsidTr="00911D35">
        <w:trPr>
          <w:jc w:val="center"/>
        </w:trPr>
        <w:tc>
          <w:tcPr>
            <w:tcW w:w="153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1E7928B" w14:textId="1164C214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YJB T-3892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4BEDA6E0" w14:textId="737897B7" w:rsidR="00E153AA" w:rsidRPr="00E07EB1" w:rsidRDefault="00E153AA" w:rsidP="00117270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ChrRx3 (ABB)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23522D5" w14:textId="4FBE955A" w:rsidR="00E153AA" w:rsidRPr="00E07EB1" w:rsidRDefault="00117270" w:rsidP="005C10D8">
            <w:pPr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p&lt;0.001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69B314CB" w14:textId="37AF113D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Fluconazole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727CB0B" w14:textId="24775392" w:rsidR="00E153AA" w:rsidRPr="00E07EB1" w:rsidRDefault="00E153AA" w:rsidP="005C10D8">
            <w:pPr>
              <w:rPr>
                <w:rFonts w:ascii="Helvetica" w:hAnsi="Helvetica"/>
              </w:rPr>
            </w:pPr>
            <w:r w:rsidRPr="00E07EB1">
              <w:rPr>
                <w:rFonts w:ascii="Helvetica" w:hAnsi="Helvetica"/>
              </w:rPr>
              <w:t>This study</w:t>
            </w:r>
          </w:p>
        </w:tc>
      </w:tr>
    </w:tbl>
    <w:p w14:paraId="1AA5353C" w14:textId="57EB58F1" w:rsidR="00E153AA" w:rsidRDefault="00E153AA" w:rsidP="00117270">
      <w:pPr>
        <w:rPr>
          <w:rFonts w:ascii="Helvetica" w:hAnsi="Helvetica"/>
        </w:rPr>
      </w:pPr>
      <w:r w:rsidRPr="00E153AA">
        <w:rPr>
          <w:rFonts w:ascii="Helvetica" w:hAnsi="Helvetica"/>
          <w:vertAlign w:val="superscript"/>
        </w:rPr>
        <w:t>#</w:t>
      </w:r>
      <w:r w:rsidR="006009C0">
        <w:rPr>
          <w:rFonts w:ascii="Helvetica" w:hAnsi="Helvetica"/>
        </w:rPr>
        <w:t>P-values for f</w:t>
      </w:r>
      <w:r w:rsidRPr="00E153AA">
        <w:rPr>
          <w:rFonts w:ascii="Helvetica" w:hAnsi="Helvetica"/>
        </w:rPr>
        <w:t>itness measured</w:t>
      </w:r>
      <w:r>
        <w:rPr>
          <w:rFonts w:ascii="Helvetica" w:hAnsi="Helvetica"/>
          <w:vertAlign w:val="superscript"/>
        </w:rPr>
        <w:t xml:space="preserve"> </w:t>
      </w:r>
      <w:r>
        <w:rPr>
          <w:rFonts w:ascii="Helvetica" w:hAnsi="Helvetica"/>
        </w:rPr>
        <w:t xml:space="preserve">by comparing the </w:t>
      </w:r>
      <w:r w:rsidR="00FB1067">
        <w:rPr>
          <w:rFonts w:ascii="Helvetica" w:hAnsi="Helvetica"/>
        </w:rPr>
        <w:t xml:space="preserve">24-h </w:t>
      </w:r>
      <w:r>
        <w:rPr>
          <w:rFonts w:ascii="Helvetica" w:hAnsi="Helvetica"/>
        </w:rPr>
        <w:t>growth curves of the aneuploid and</w:t>
      </w:r>
      <w:r w:rsidR="00117270">
        <w:rPr>
          <w:rFonts w:ascii="Helvetica" w:hAnsi="Helvetica"/>
        </w:rPr>
        <w:t xml:space="preserve"> </w:t>
      </w:r>
      <w:r w:rsidR="006009C0">
        <w:rPr>
          <w:rFonts w:ascii="Helvetica" w:hAnsi="Helvetica"/>
        </w:rPr>
        <w:t>SC5314 parent</w:t>
      </w:r>
      <w:r>
        <w:rPr>
          <w:rFonts w:ascii="Helvetica" w:hAnsi="Helvetica"/>
        </w:rPr>
        <w:t xml:space="preserve"> </w:t>
      </w:r>
      <w:r w:rsidR="006009C0">
        <w:rPr>
          <w:rFonts w:ascii="Helvetica" w:hAnsi="Helvetica"/>
        </w:rPr>
        <w:t>growing in</w:t>
      </w:r>
      <w:r>
        <w:rPr>
          <w:rFonts w:ascii="Helvetica" w:hAnsi="Helvetica"/>
        </w:rPr>
        <w:t xml:space="preserve"> </w:t>
      </w:r>
      <w:r w:rsidR="001E4C56">
        <w:rPr>
          <w:rFonts w:ascii="Helvetica" w:hAnsi="Helvetica"/>
        </w:rPr>
        <w:t>YPD at 37˚C</w:t>
      </w:r>
      <w:r>
        <w:rPr>
          <w:rFonts w:ascii="Helvetica" w:hAnsi="Helvetica"/>
        </w:rPr>
        <w:t>.</w:t>
      </w:r>
      <w:r w:rsidR="00E07EB1">
        <w:rPr>
          <w:rFonts w:ascii="Helvetica" w:hAnsi="Helvetica"/>
        </w:rPr>
        <w:t xml:space="preserve">                  </w:t>
      </w:r>
    </w:p>
    <w:p w14:paraId="6B7FA106" w14:textId="77777777" w:rsidR="00911D35" w:rsidRDefault="00911D35" w:rsidP="00E07EB1">
      <w:pPr>
        <w:rPr>
          <w:rFonts w:ascii="Helvetica" w:hAnsi="Helvetica"/>
        </w:rPr>
      </w:pPr>
    </w:p>
    <w:p w14:paraId="3A3713A2" w14:textId="29B58805" w:rsidR="00911D35" w:rsidRPr="00911D35" w:rsidRDefault="00911D35" w:rsidP="00E07EB1">
      <w:pPr>
        <w:rPr>
          <w:rFonts w:ascii="Helvetica" w:hAnsi="Helvetica"/>
          <w:b/>
          <w:bCs/>
        </w:rPr>
      </w:pPr>
      <w:bookmarkStart w:id="0" w:name="_GoBack"/>
      <w:r w:rsidRPr="00911D35">
        <w:rPr>
          <w:rFonts w:ascii="Helvetica" w:hAnsi="Helvetica"/>
          <w:b/>
          <w:bCs/>
        </w:rPr>
        <w:t>References</w:t>
      </w:r>
    </w:p>
    <w:bookmarkEnd w:id="0"/>
    <w:p w14:paraId="78ACF985" w14:textId="77777777" w:rsidR="00911D35" w:rsidRPr="00911D35" w:rsidRDefault="00911D35" w:rsidP="00911D35">
      <w:pPr>
        <w:pStyle w:val="EndNoteBibliography"/>
        <w:ind w:left="720" w:hanging="720"/>
        <w:rPr>
          <w:noProof/>
        </w:rPr>
      </w:pPr>
      <w:r>
        <w:rPr>
          <w:rFonts w:ascii="Helvetica" w:hAnsi="Helvetica"/>
        </w:rPr>
        <w:fldChar w:fldCharType="begin"/>
      </w:r>
      <w:r>
        <w:rPr>
          <w:rFonts w:ascii="Helvetica" w:hAnsi="Helvetica"/>
        </w:rPr>
        <w:instrText xml:space="preserve"> ADDIN EN.REFLIST </w:instrText>
      </w:r>
      <w:r>
        <w:rPr>
          <w:rFonts w:ascii="Helvetica" w:hAnsi="Helvetica"/>
        </w:rPr>
        <w:fldChar w:fldCharType="separate"/>
      </w:r>
      <w:r w:rsidRPr="00911D35">
        <w:rPr>
          <w:noProof/>
        </w:rPr>
        <w:t>Noble, S. M., and A. D. Johnson, 2005 Strains and strategies for large-scale gene deletion studies of the diploid human fungal pathogen Candida albicans. Eukaryot Cell 4</w:t>
      </w:r>
      <w:r w:rsidRPr="00911D35">
        <w:rPr>
          <w:b/>
          <w:noProof/>
        </w:rPr>
        <w:t>:</w:t>
      </w:r>
      <w:r w:rsidRPr="00911D35">
        <w:rPr>
          <w:noProof/>
        </w:rPr>
        <w:t xml:space="preserve"> 298-309.</w:t>
      </w:r>
    </w:p>
    <w:p w14:paraId="4C027F79" w14:textId="01E992AF" w:rsidR="005C10D8" w:rsidRPr="005C10D8" w:rsidRDefault="00911D35" w:rsidP="00911D35">
      <w:pPr>
        <w:rPr>
          <w:rFonts w:ascii="Helvetica" w:hAnsi="Helvetica"/>
        </w:rPr>
      </w:pPr>
      <w:r>
        <w:rPr>
          <w:rFonts w:ascii="Helvetica" w:hAnsi="Helvetica"/>
        </w:rPr>
        <w:fldChar w:fldCharType="end"/>
      </w:r>
    </w:p>
    <w:sectPr w:rsidR="005C10D8" w:rsidRPr="005C10D8" w:rsidSect="007601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E726CF"/>
    <w:multiLevelType w:val="hybridMultilevel"/>
    <w:tmpl w:val="1606604E"/>
    <w:lvl w:ilvl="0" w:tplc="A1163330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F1D41EE"/>
    <w:multiLevelType w:val="hybridMultilevel"/>
    <w:tmpl w:val="B56EF0C8"/>
    <w:lvl w:ilvl="0" w:tplc="591CF962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5eavxrk2fxame9wraxdppdedpt0e29dx2s&quot;&gt;My EndNote Library&lt;record-ids&gt;&lt;item&gt;652&lt;/item&gt;&lt;/record-ids&gt;&lt;/item&gt;&lt;/Libraries&gt;"/>
  </w:docVars>
  <w:rsids>
    <w:rsidRoot w:val="005C10D8"/>
    <w:rsid w:val="00001FC5"/>
    <w:rsid w:val="00005A6D"/>
    <w:rsid w:val="00006273"/>
    <w:rsid w:val="00010A55"/>
    <w:rsid w:val="00010A5F"/>
    <w:rsid w:val="0001423D"/>
    <w:rsid w:val="00017BC0"/>
    <w:rsid w:val="00037072"/>
    <w:rsid w:val="00037CCB"/>
    <w:rsid w:val="000427E9"/>
    <w:rsid w:val="00052C45"/>
    <w:rsid w:val="000547C1"/>
    <w:rsid w:val="00061C72"/>
    <w:rsid w:val="000652D1"/>
    <w:rsid w:val="000656B2"/>
    <w:rsid w:val="00065E3C"/>
    <w:rsid w:val="00071E9C"/>
    <w:rsid w:val="000754D6"/>
    <w:rsid w:val="00077B82"/>
    <w:rsid w:val="000865CF"/>
    <w:rsid w:val="00093D80"/>
    <w:rsid w:val="00094386"/>
    <w:rsid w:val="000A2211"/>
    <w:rsid w:val="000A57F3"/>
    <w:rsid w:val="000A6C8C"/>
    <w:rsid w:val="000A7CCB"/>
    <w:rsid w:val="000B304F"/>
    <w:rsid w:val="000B58C4"/>
    <w:rsid w:val="000D08C9"/>
    <w:rsid w:val="000D27C6"/>
    <w:rsid w:val="000D28E4"/>
    <w:rsid w:val="000E6596"/>
    <w:rsid w:val="000F17FD"/>
    <w:rsid w:val="000F2B4C"/>
    <w:rsid w:val="000F46CD"/>
    <w:rsid w:val="0010179C"/>
    <w:rsid w:val="00102B51"/>
    <w:rsid w:val="00114766"/>
    <w:rsid w:val="00114F05"/>
    <w:rsid w:val="00117270"/>
    <w:rsid w:val="00133E4E"/>
    <w:rsid w:val="0013778E"/>
    <w:rsid w:val="00137F75"/>
    <w:rsid w:val="0014180E"/>
    <w:rsid w:val="00141936"/>
    <w:rsid w:val="00143F0D"/>
    <w:rsid w:val="0015016F"/>
    <w:rsid w:val="00164F0A"/>
    <w:rsid w:val="00166181"/>
    <w:rsid w:val="00170D0F"/>
    <w:rsid w:val="00170EA2"/>
    <w:rsid w:val="0017273F"/>
    <w:rsid w:val="00186881"/>
    <w:rsid w:val="001870BE"/>
    <w:rsid w:val="0019472A"/>
    <w:rsid w:val="00195CF2"/>
    <w:rsid w:val="001B517F"/>
    <w:rsid w:val="001B60D4"/>
    <w:rsid w:val="001B68E6"/>
    <w:rsid w:val="001D4CBC"/>
    <w:rsid w:val="001D509A"/>
    <w:rsid w:val="001D6672"/>
    <w:rsid w:val="001E4C56"/>
    <w:rsid w:val="001E6614"/>
    <w:rsid w:val="002028EA"/>
    <w:rsid w:val="002032B8"/>
    <w:rsid w:val="00214BD1"/>
    <w:rsid w:val="00215547"/>
    <w:rsid w:val="00222026"/>
    <w:rsid w:val="002241CB"/>
    <w:rsid w:val="00230992"/>
    <w:rsid w:val="002337DD"/>
    <w:rsid w:val="00233A78"/>
    <w:rsid w:val="002351FD"/>
    <w:rsid w:val="00240F49"/>
    <w:rsid w:val="00242371"/>
    <w:rsid w:val="00244CB7"/>
    <w:rsid w:val="00245C7E"/>
    <w:rsid w:val="002465F2"/>
    <w:rsid w:val="002516BD"/>
    <w:rsid w:val="00261624"/>
    <w:rsid w:val="00263987"/>
    <w:rsid w:val="00264F1D"/>
    <w:rsid w:val="002652C3"/>
    <w:rsid w:val="00266748"/>
    <w:rsid w:val="002670C9"/>
    <w:rsid w:val="002676C9"/>
    <w:rsid w:val="00267A1B"/>
    <w:rsid w:val="00267C06"/>
    <w:rsid w:val="0027348A"/>
    <w:rsid w:val="002748EC"/>
    <w:rsid w:val="00282BEE"/>
    <w:rsid w:val="0028788F"/>
    <w:rsid w:val="00294F4F"/>
    <w:rsid w:val="002A1815"/>
    <w:rsid w:val="002A1EBB"/>
    <w:rsid w:val="002A7E4B"/>
    <w:rsid w:val="002B1E42"/>
    <w:rsid w:val="002B5F07"/>
    <w:rsid w:val="002B65B7"/>
    <w:rsid w:val="002C1D14"/>
    <w:rsid w:val="002C2630"/>
    <w:rsid w:val="002C6016"/>
    <w:rsid w:val="002D4402"/>
    <w:rsid w:val="002D706A"/>
    <w:rsid w:val="002E30FC"/>
    <w:rsid w:val="002E769A"/>
    <w:rsid w:val="0031001E"/>
    <w:rsid w:val="0031525F"/>
    <w:rsid w:val="0031571E"/>
    <w:rsid w:val="003207E3"/>
    <w:rsid w:val="00325113"/>
    <w:rsid w:val="0032700C"/>
    <w:rsid w:val="003309C3"/>
    <w:rsid w:val="0033244B"/>
    <w:rsid w:val="003359D5"/>
    <w:rsid w:val="00340D5C"/>
    <w:rsid w:val="00351D81"/>
    <w:rsid w:val="00365069"/>
    <w:rsid w:val="0036587A"/>
    <w:rsid w:val="00366E33"/>
    <w:rsid w:val="0037337A"/>
    <w:rsid w:val="00373B1C"/>
    <w:rsid w:val="00374542"/>
    <w:rsid w:val="00376D83"/>
    <w:rsid w:val="00377800"/>
    <w:rsid w:val="0038562A"/>
    <w:rsid w:val="00385BFE"/>
    <w:rsid w:val="00385D48"/>
    <w:rsid w:val="00391170"/>
    <w:rsid w:val="003A2284"/>
    <w:rsid w:val="003A5ED4"/>
    <w:rsid w:val="003B73B5"/>
    <w:rsid w:val="003E1969"/>
    <w:rsid w:val="003E2E57"/>
    <w:rsid w:val="003E48DC"/>
    <w:rsid w:val="00400694"/>
    <w:rsid w:val="004027CE"/>
    <w:rsid w:val="004105C5"/>
    <w:rsid w:val="0041463A"/>
    <w:rsid w:val="00415A25"/>
    <w:rsid w:val="00422A42"/>
    <w:rsid w:val="00430EBE"/>
    <w:rsid w:val="00431DBE"/>
    <w:rsid w:val="00434523"/>
    <w:rsid w:val="00450D07"/>
    <w:rsid w:val="00451EE2"/>
    <w:rsid w:val="00465811"/>
    <w:rsid w:val="00465DA6"/>
    <w:rsid w:val="00474331"/>
    <w:rsid w:val="00474D6F"/>
    <w:rsid w:val="00486EF7"/>
    <w:rsid w:val="004913FD"/>
    <w:rsid w:val="00496E4A"/>
    <w:rsid w:val="004A0F2B"/>
    <w:rsid w:val="004B0C4C"/>
    <w:rsid w:val="004C799B"/>
    <w:rsid w:val="004D0D3B"/>
    <w:rsid w:val="004D1954"/>
    <w:rsid w:val="004D1E96"/>
    <w:rsid w:val="004D320D"/>
    <w:rsid w:val="004D4131"/>
    <w:rsid w:val="004D5636"/>
    <w:rsid w:val="004E0520"/>
    <w:rsid w:val="004E10B9"/>
    <w:rsid w:val="004E1BFD"/>
    <w:rsid w:val="004E3419"/>
    <w:rsid w:val="004E525F"/>
    <w:rsid w:val="004E5D0A"/>
    <w:rsid w:val="004F7111"/>
    <w:rsid w:val="0051039B"/>
    <w:rsid w:val="0051151E"/>
    <w:rsid w:val="00513262"/>
    <w:rsid w:val="00514640"/>
    <w:rsid w:val="00515196"/>
    <w:rsid w:val="005313CB"/>
    <w:rsid w:val="005327FB"/>
    <w:rsid w:val="0054279C"/>
    <w:rsid w:val="00542969"/>
    <w:rsid w:val="0054539F"/>
    <w:rsid w:val="005456F8"/>
    <w:rsid w:val="005504AE"/>
    <w:rsid w:val="00557674"/>
    <w:rsid w:val="0056554F"/>
    <w:rsid w:val="00577B6A"/>
    <w:rsid w:val="00585922"/>
    <w:rsid w:val="00591EB3"/>
    <w:rsid w:val="00593C44"/>
    <w:rsid w:val="00594D91"/>
    <w:rsid w:val="00595B3D"/>
    <w:rsid w:val="005A0C7B"/>
    <w:rsid w:val="005A49A1"/>
    <w:rsid w:val="005A548F"/>
    <w:rsid w:val="005B7AB9"/>
    <w:rsid w:val="005B7F7D"/>
    <w:rsid w:val="005C10D8"/>
    <w:rsid w:val="005C31AD"/>
    <w:rsid w:val="005C4D68"/>
    <w:rsid w:val="005D2F28"/>
    <w:rsid w:val="005D3EDB"/>
    <w:rsid w:val="005D69F8"/>
    <w:rsid w:val="005E104F"/>
    <w:rsid w:val="005E128A"/>
    <w:rsid w:val="005E56F0"/>
    <w:rsid w:val="005E6E38"/>
    <w:rsid w:val="005F1728"/>
    <w:rsid w:val="005F2362"/>
    <w:rsid w:val="005F4D90"/>
    <w:rsid w:val="005F5381"/>
    <w:rsid w:val="006009C0"/>
    <w:rsid w:val="006023EE"/>
    <w:rsid w:val="00605B00"/>
    <w:rsid w:val="00605F95"/>
    <w:rsid w:val="00610039"/>
    <w:rsid w:val="0061056C"/>
    <w:rsid w:val="00610728"/>
    <w:rsid w:val="00612304"/>
    <w:rsid w:val="00624FD4"/>
    <w:rsid w:val="00625CA8"/>
    <w:rsid w:val="00630CFF"/>
    <w:rsid w:val="00631F49"/>
    <w:rsid w:val="00636704"/>
    <w:rsid w:val="00645778"/>
    <w:rsid w:val="00653635"/>
    <w:rsid w:val="00662FD9"/>
    <w:rsid w:val="006735BF"/>
    <w:rsid w:val="00676063"/>
    <w:rsid w:val="00680236"/>
    <w:rsid w:val="00680A15"/>
    <w:rsid w:val="0068533E"/>
    <w:rsid w:val="00692785"/>
    <w:rsid w:val="00695922"/>
    <w:rsid w:val="006A1302"/>
    <w:rsid w:val="006A6BF6"/>
    <w:rsid w:val="006B60EE"/>
    <w:rsid w:val="006B67FB"/>
    <w:rsid w:val="006C0995"/>
    <w:rsid w:val="006C40F0"/>
    <w:rsid w:val="006D05DF"/>
    <w:rsid w:val="006D4E0A"/>
    <w:rsid w:val="006D5AAA"/>
    <w:rsid w:val="006D6CF4"/>
    <w:rsid w:val="006F0531"/>
    <w:rsid w:val="006F1338"/>
    <w:rsid w:val="006F1A23"/>
    <w:rsid w:val="006F5A0D"/>
    <w:rsid w:val="007033B7"/>
    <w:rsid w:val="00703F10"/>
    <w:rsid w:val="00704A91"/>
    <w:rsid w:val="00705876"/>
    <w:rsid w:val="00732BF2"/>
    <w:rsid w:val="00740814"/>
    <w:rsid w:val="007419A9"/>
    <w:rsid w:val="0075404A"/>
    <w:rsid w:val="00754A8F"/>
    <w:rsid w:val="00755B04"/>
    <w:rsid w:val="007562DD"/>
    <w:rsid w:val="00760139"/>
    <w:rsid w:val="00760703"/>
    <w:rsid w:val="0076280B"/>
    <w:rsid w:val="00770D17"/>
    <w:rsid w:val="0077439E"/>
    <w:rsid w:val="00775900"/>
    <w:rsid w:val="00785E12"/>
    <w:rsid w:val="00786653"/>
    <w:rsid w:val="00795202"/>
    <w:rsid w:val="007A5827"/>
    <w:rsid w:val="007B3766"/>
    <w:rsid w:val="007B50A8"/>
    <w:rsid w:val="007B7DC1"/>
    <w:rsid w:val="007D2C73"/>
    <w:rsid w:val="007E5CBF"/>
    <w:rsid w:val="007E6505"/>
    <w:rsid w:val="007F2306"/>
    <w:rsid w:val="007F4459"/>
    <w:rsid w:val="007F53F6"/>
    <w:rsid w:val="00802C20"/>
    <w:rsid w:val="00803655"/>
    <w:rsid w:val="008163AD"/>
    <w:rsid w:val="008178B7"/>
    <w:rsid w:val="00825D51"/>
    <w:rsid w:val="00826F76"/>
    <w:rsid w:val="00830DEF"/>
    <w:rsid w:val="00832DAC"/>
    <w:rsid w:val="008330FF"/>
    <w:rsid w:val="00834D66"/>
    <w:rsid w:val="00836090"/>
    <w:rsid w:val="008413F1"/>
    <w:rsid w:val="008541F7"/>
    <w:rsid w:val="008548B0"/>
    <w:rsid w:val="00861C2D"/>
    <w:rsid w:val="00862FE6"/>
    <w:rsid w:val="008840BD"/>
    <w:rsid w:val="0089615C"/>
    <w:rsid w:val="008A24EA"/>
    <w:rsid w:val="008A4FCF"/>
    <w:rsid w:val="008A5C8D"/>
    <w:rsid w:val="008B3849"/>
    <w:rsid w:val="008B4E6B"/>
    <w:rsid w:val="008C44CE"/>
    <w:rsid w:val="008C7726"/>
    <w:rsid w:val="008D2699"/>
    <w:rsid w:val="008E67AB"/>
    <w:rsid w:val="008F2BEE"/>
    <w:rsid w:val="008F56EA"/>
    <w:rsid w:val="008F61BE"/>
    <w:rsid w:val="00900662"/>
    <w:rsid w:val="00902418"/>
    <w:rsid w:val="0090730C"/>
    <w:rsid w:val="00911D35"/>
    <w:rsid w:val="00917CEC"/>
    <w:rsid w:val="009232EC"/>
    <w:rsid w:val="0092384C"/>
    <w:rsid w:val="00923957"/>
    <w:rsid w:val="009253FE"/>
    <w:rsid w:val="00926B11"/>
    <w:rsid w:val="00930917"/>
    <w:rsid w:val="00937705"/>
    <w:rsid w:val="00950E8F"/>
    <w:rsid w:val="00952823"/>
    <w:rsid w:val="00953A6A"/>
    <w:rsid w:val="00954009"/>
    <w:rsid w:val="00956BF7"/>
    <w:rsid w:val="00960BE6"/>
    <w:rsid w:val="009644B4"/>
    <w:rsid w:val="0096628E"/>
    <w:rsid w:val="0097022B"/>
    <w:rsid w:val="00970820"/>
    <w:rsid w:val="00976D6B"/>
    <w:rsid w:val="00980DD4"/>
    <w:rsid w:val="00985098"/>
    <w:rsid w:val="00986761"/>
    <w:rsid w:val="009905DE"/>
    <w:rsid w:val="00991791"/>
    <w:rsid w:val="009A1E00"/>
    <w:rsid w:val="009A5C6A"/>
    <w:rsid w:val="009A650C"/>
    <w:rsid w:val="009C3EC7"/>
    <w:rsid w:val="009C6160"/>
    <w:rsid w:val="009D6F73"/>
    <w:rsid w:val="009D74D2"/>
    <w:rsid w:val="009D7F20"/>
    <w:rsid w:val="009E3111"/>
    <w:rsid w:val="009E3A62"/>
    <w:rsid w:val="009E57F4"/>
    <w:rsid w:val="009E6814"/>
    <w:rsid w:val="009F4CC6"/>
    <w:rsid w:val="009F5640"/>
    <w:rsid w:val="009F6094"/>
    <w:rsid w:val="00A03FAD"/>
    <w:rsid w:val="00A06044"/>
    <w:rsid w:val="00A13D79"/>
    <w:rsid w:val="00A14766"/>
    <w:rsid w:val="00A152AE"/>
    <w:rsid w:val="00A16A9C"/>
    <w:rsid w:val="00A16D21"/>
    <w:rsid w:val="00A216AB"/>
    <w:rsid w:val="00A25F63"/>
    <w:rsid w:val="00A32D10"/>
    <w:rsid w:val="00A32FFE"/>
    <w:rsid w:val="00A34B77"/>
    <w:rsid w:val="00A426BA"/>
    <w:rsid w:val="00A42E5F"/>
    <w:rsid w:val="00A4391D"/>
    <w:rsid w:val="00A44CEC"/>
    <w:rsid w:val="00A44EBF"/>
    <w:rsid w:val="00A51B9C"/>
    <w:rsid w:val="00A56B38"/>
    <w:rsid w:val="00A61128"/>
    <w:rsid w:val="00A64AE3"/>
    <w:rsid w:val="00A765FB"/>
    <w:rsid w:val="00A8135F"/>
    <w:rsid w:val="00A90438"/>
    <w:rsid w:val="00A931A8"/>
    <w:rsid w:val="00AA4F59"/>
    <w:rsid w:val="00AB1FE1"/>
    <w:rsid w:val="00AB4E8C"/>
    <w:rsid w:val="00AB7A8B"/>
    <w:rsid w:val="00AD12F4"/>
    <w:rsid w:val="00AD1961"/>
    <w:rsid w:val="00AD201F"/>
    <w:rsid w:val="00AD59F7"/>
    <w:rsid w:val="00AD5F40"/>
    <w:rsid w:val="00AD791D"/>
    <w:rsid w:val="00AF0DA1"/>
    <w:rsid w:val="00AF39C6"/>
    <w:rsid w:val="00B01EED"/>
    <w:rsid w:val="00B02937"/>
    <w:rsid w:val="00B07F4C"/>
    <w:rsid w:val="00B11AD8"/>
    <w:rsid w:val="00B14332"/>
    <w:rsid w:val="00B209F9"/>
    <w:rsid w:val="00B23C1E"/>
    <w:rsid w:val="00B2486D"/>
    <w:rsid w:val="00B45CA1"/>
    <w:rsid w:val="00B54581"/>
    <w:rsid w:val="00B65EAA"/>
    <w:rsid w:val="00B7114E"/>
    <w:rsid w:val="00B828A2"/>
    <w:rsid w:val="00B82A17"/>
    <w:rsid w:val="00B91AA7"/>
    <w:rsid w:val="00B97941"/>
    <w:rsid w:val="00BA400B"/>
    <w:rsid w:val="00BB0317"/>
    <w:rsid w:val="00BB18BE"/>
    <w:rsid w:val="00BC2285"/>
    <w:rsid w:val="00BD76CE"/>
    <w:rsid w:val="00BD7B09"/>
    <w:rsid w:val="00BE34CA"/>
    <w:rsid w:val="00BF189E"/>
    <w:rsid w:val="00BF1B79"/>
    <w:rsid w:val="00BF5242"/>
    <w:rsid w:val="00BF667C"/>
    <w:rsid w:val="00C01C4C"/>
    <w:rsid w:val="00C128FB"/>
    <w:rsid w:val="00C13C8F"/>
    <w:rsid w:val="00C1551F"/>
    <w:rsid w:val="00C2636D"/>
    <w:rsid w:val="00C26BEB"/>
    <w:rsid w:val="00C32DBF"/>
    <w:rsid w:val="00C42B8E"/>
    <w:rsid w:val="00C47618"/>
    <w:rsid w:val="00C55372"/>
    <w:rsid w:val="00C56664"/>
    <w:rsid w:val="00C57F94"/>
    <w:rsid w:val="00C619C8"/>
    <w:rsid w:val="00C67F05"/>
    <w:rsid w:val="00C82586"/>
    <w:rsid w:val="00C83D69"/>
    <w:rsid w:val="00C87832"/>
    <w:rsid w:val="00C911A4"/>
    <w:rsid w:val="00C92D64"/>
    <w:rsid w:val="00CA6619"/>
    <w:rsid w:val="00CA7C4A"/>
    <w:rsid w:val="00CC5ADC"/>
    <w:rsid w:val="00CD13D1"/>
    <w:rsid w:val="00CD14B2"/>
    <w:rsid w:val="00CD2215"/>
    <w:rsid w:val="00CD2888"/>
    <w:rsid w:val="00CD3060"/>
    <w:rsid w:val="00CD5284"/>
    <w:rsid w:val="00CD5EF4"/>
    <w:rsid w:val="00CD73B5"/>
    <w:rsid w:val="00CE14DF"/>
    <w:rsid w:val="00CE1A4F"/>
    <w:rsid w:val="00CE7CDA"/>
    <w:rsid w:val="00CF043D"/>
    <w:rsid w:val="00CF12FA"/>
    <w:rsid w:val="00CF3EBF"/>
    <w:rsid w:val="00CF60AB"/>
    <w:rsid w:val="00D20848"/>
    <w:rsid w:val="00D21060"/>
    <w:rsid w:val="00D26227"/>
    <w:rsid w:val="00D44697"/>
    <w:rsid w:val="00D46483"/>
    <w:rsid w:val="00D5076F"/>
    <w:rsid w:val="00D530B6"/>
    <w:rsid w:val="00D5494D"/>
    <w:rsid w:val="00D6460E"/>
    <w:rsid w:val="00D801D8"/>
    <w:rsid w:val="00D81BA0"/>
    <w:rsid w:val="00D82DAE"/>
    <w:rsid w:val="00D85788"/>
    <w:rsid w:val="00D92D4E"/>
    <w:rsid w:val="00D9732F"/>
    <w:rsid w:val="00DB07DD"/>
    <w:rsid w:val="00DB6015"/>
    <w:rsid w:val="00DB6122"/>
    <w:rsid w:val="00DC2703"/>
    <w:rsid w:val="00DC28AF"/>
    <w:rsid w:val="00DC6304"/>
    <w:rsid w:val="00DD1D50"/>
    <w:rsid w:val="00DD3C4E"/>
    <w:rsid w:val="00DD5AA7"/>
    <w:rsid w:val="00DE59DB"/>
    <w:rsid w:val="00DE5A91"/>
    <w:rsid w:val="00DE6466"/>
    <w:rsid w:val="00DF5B55"/>
    <w:rsid w:val="00DF6DE3"/>
    <w:rsid w:val="00E029AD"/>
    <w:rsid w:val="00E0615C"/>
    <w:rsid w:val="00E07701"/>
    <w:rsid w:val="00E07EB1"/>
    <w:rsid w:val="00E12A56"/>
    <w:rsid w:val="00E1315B"/>
    <w:rsid w:val="00E153AA"/>
    <w:rsid w:val="00E216D4"/>
    <w:rsid w:val="00E2172A"/>
    <w:rsid w:val="00E25130"/>
    <w:rsid w:val="00E30CDB"/>
    <w:rsid w:val="00E34AFB"/>
    <w:rsid w:val="00E41291"/>
    <w:rsid w:val="00E41C79"/>
    <w:rsid w:val="00E440AA"/>
    <w:rsid w:val="00E50403"/>
    <w:rsid w:val="00E51B3A"/>
    <w:rsid w:val="00E52763"/>
    <w:rsid w:val="00E5679A"/>
    <w:rsid w:val="00E71201"/>
    <w:rsid w:val="00E71752"/>
    <w:rsid w:val="00E71D9D"/>
    <w:rsid w:val="00E7408A"/>
    <w:rsid w:val="00E770EC"/>
    <w:rsid w:val="00E84268"/>
    <w:rsid w:val="00EA04E0"/>
    <w:rsid w:val="00EA5DE0"/>
    <w:rsid w:val="00EB5023"/>
    <w:rsid w:val="00EC0A0F"/>
    <w:rsid w:val="00EC7567"/>
    <w:rsid w:val="00ED4834"/>
    <w:rsid w:val="00ED7D73"/>
    <w:rsid w:val="00EE2EB5"/>
    <w:rsid w:val="00EE3FDC"/>
    <w:rsid w:val="00EF1024"/>
    <w:rsid w:val="00EF303E"/>
    <w:rsid w:val="00EF699D"/>
    <w:rsid w:val="00EF7819"/>
    <w:rsid w:val="00F003EE"/>
    <w:rsid w:val="00F13756"/>
    <w:rsid w:val="00F2003C"/>
    <w:rsid w:val="00F24606"/>
    <w:rsid w:val="00F24B20"/>
    <w:rsid w:val="00F4011B"/>
    <w:rsid w:val="00F50301"/>
    <w:rsid w:val="00F527AB"/>
    <w:rsid w:val="00F57279"/>
    <w:rsid w:val="00F60398"/>
    <w:rsid w:val="00F63714"/>
    <w:rsid w:val="00F64FC3"/>
    <w:rsid w:val="00F73C42"/>
    <w:rsid w:val="00F77E93"/>
    <w:rsid w:val="00F84BF4"/>
    <w:rsid w:val="00F9229A"/>
    <w:rsid w:val="00F948BD"/>
    <w:rsid w:val="00F95B45"/>
    <w:rsid w:val="00FA0365"/>
    <w:rsid w:val="00FB1067"/>
    <w:rsid w:val="00FB13B1"/>
    <w:rsid w:val="00FB17AD"/>
    <w:rsid w:val="00FB2A01"/>
    <w:rsid w:val="00FB3850"/>
    <w:rsid w:val="00FB4305"/>
    <w:rsid w:val="00FC5007"/>
    <w:rsid w:val="00FD787D"/>
    <w:rsid w:val="00FE5D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C14304"/>
  <w15:chartTrackingRefBased/>
  <w15:docId w15:val="{DBBC13A3-D69F-584E-B03F-A2E947525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he-IL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C10D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C10D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11D3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1D3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11D3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11D35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SimHei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SimSun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1</Pages>
  <Words>518</Words>
  <Characters>2956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</cp:revision>
  <dcterms:created xsi:type="dcterms:W3CDTF">2021-03-27T14:55:00Z</dcterms:created>
  <dcterms:modified xsi:type="dcterms:W3CDTF">2021-03-29T19:31:00Z</dcterms:modified>
</cp:coreProperties>
</file>